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F67D4" w:rsidRDefault="009F67D4" w:rsidP="009F67D4"/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fldChar w:fldCharType="begin"/>
      </w:r>
      <w:r>
        <w:rPr>
          <w:rFonts w:ascii="Times New Roman" w:eastAsia="Times New Roman" w:hAnsi="Times New Roman"/>
        </w:rPr>
        <w:instrText xml:space="preserve"> ADDIN ZOTERO_ITEM CSL_CITATION {"citationID":"QK7JQ0cV","properties":{"formattedCitation":"[1]","plainCitation":"[1]"},"citationItems":[{"id":2,"uris":["http://zotero.org/users/local/Y9v6qZmU/items/7QCTWRV2"],"uri":["http://zotero.org/users/local/Y9v6qZmU/items/7QCTWRV2"],"itemData":{"id":2,"type":"webpage","title":"Glaucoma and Your Eyes","container-title":"WebMD","abstract":"WebMD explains types, symptoms, risk factors, diagnosis, and treatment of glaucoma, a progressive vision condition that can lead to permanent blindness.","URL":"https://www.webmd.com/eye-health/glaucoma-eyes","accessed":{"date-parts":[["2017",11,15]]}}}],"schema":"https://github.com/citation-style-language/schema/raw/master/csl-citation.json"} </w:instrText>
      </w:r>
      <w:r>
        <w:rPr>
          <w:rFonts w:ascii="Times New Roman" w:eastAsia="Times New Roman" w:hAnsi="Times New Roman"/>
        </w:rPr>
        <w:fldChar w:fldCharType="end"/>
      </w:r>
      <w:r>
        <w:rPr>
          <w:noProof/>
        </w:rPr>
        <w:drawing>
          <wp:anchor distT="0" distB="0" distL="114300" distR="114300" simplePos="0" relativeHeight="251659264" behindDoc="1" locked="0" layoutInCell="1" allowOverlap="1" wp14:anchorId="1C154BAF" wp14:editId="78054958">
            <wp:simplePos x="0" y="0"/>
            <wp:positionH relativeFrom="page">
              <wp:posOffset>1162685</wp:posOffset>
            </wp:positionH>
            <wp:positionV relativeFrom="page">
              <wp:posOffset>1207135</wp:posOffset>
            </wp:positionV>
            <wp:extent cx="5271770" cy="1234440"/>
            <wp:effectExtent l="0" t="0" r="0" b="381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234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394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  <w:b/>
          <w:sz w:val="48"/>
        </w:rPr>
      </w:pPr>
      <w:r>
        <w:rPr>
          <w:rFonts w:ascii="Times New Roman" w:eastAsia="Times New Roman" w:hAnsi="Times New Roman"/>
          <w:b/>
          <w:sz w:val="47"/>
        </w:rPr>
        <w:t>Advanced Security 2 – Lab 2</w:t>
      </w: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351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DT211C</w:t>
      </w:r>
    </w:p>
    <w:p w:rsidR="009F67D4" w:rsidRDefault="009F67D4" w:rsidP="009F67D4">
      <w:pPr>
        <w:spacing w:line="239" w:lineRule="auto"/>
        <w:ind w:right="-13"/>
        <w:jc w:val="center"/>
        <w:outlineLvl w:val="0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BSc in Computer Science</w:t>
      </w: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93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  <w:b/>
          <w:sz w:val="32"/>
        </w:rPr>
      </w:pPr>
      <w:r>
        <w:rPr>
          <w:rFonts w:ascii="Times New Roman" w:eastAsia="Times New Roman" w:hAnsi="Times New Roman"/>
          <w:b/>
          <w:sz w:val="32"/>
        </w:rPr>
        <w:t>Tim Browning</w:t>
      </w: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C14519547</w:t>
      </w:r>
    </w:p>
    <w:p w:rsidR="009F67D4" w:rsidRDefault="009F67D4" w:rsidP="009F67D4">
      <w:pPr>
        <w:spacing w:line="200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346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School of Computing</w:t>
      </w:r>
    </w:p>
    <w:p w:rsidR="009F67D4" w:rsidRDefault="009F67D4" w:rsidP="009F67D4">
      <w:pPr>
        <w:spacing w:line="0" w:lineRule="atLeast"/>
        <w:ind w:right="-13"/>
        <w:jc w:val="center"/>
        <w:outlineLvl w:val="0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Dublin Institute of Technology</w:t>
      </w:r>
    </w:p>
    <w:p w:rsidR="009F67D4" w:rsidRDefault="009F67D4" w:rsidP="009F67D4">
      <w:pPr>
        <w:spacing w:line="281" w:lineRule="exact"/>
        <w:rPr>
          <w:rFonts w:ascii="Times New Roman" w:eastAsia="Times New Roman" w:hAnsi="Times New Roman"/>
        </w:rPr>
      </w:pPr>
    </w:p>
    <w:p w:rsidR="009F67D4" w:rsidRDefault="009F67D4" w:rsidP="009F67D4">
      <w:pPr>
        <w:spacing w:line="2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  <w:noProof/>
        </w:rPr>
        <w:drawing>
          <wp:anchor distT="0" distB="0" distL="114300" distR="114300" simplePos="0" relativeHeight="251660288" behindDoc="1" locked="0" layoutInCell="1" allowOverlap="1" wp14:anchorId="7DDBADD3" wp14:editId="6FA87767">
            <wp:simplePos x="0" y="0"/>
            <wp:positionH relativeFrom="column">
              <wp:posOffset>248285</wp:posOffset>
            </wp:positionH>
            <wp:positionV relativeFrom="paragraph">
              <wp:posOffset>1930400</wp:posOffset>
            </wp:positionV>
            <wp:extent cx="5271770" cy="1009015"/>
            <wp:effectExtent l="0" t="0" r="5080" b="63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009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9F67D4" w:rsidRDefault="009F67D4" w:rsidP="009F67D4"/>
    <w:p w:rsidR="00A02AB4" w:rsidRDefault="00A02AB4"/>
    <w:p w:rsidR="00570A1A" w:rsidRDefault="00570A1A"/>
    <w:p w:rsidR="00570A1A" w:rsidRDefault="00570A1A"/>
    <w:p w:rsidR="00570A1A" w:rsidRDefault="00570A1A"/>
    <w:p w:rsidR="00570A1A" w:rsidRDefault="00570A1A" w:rsidP="00570A1A">
      <w:pPr>
        <w:pStyle w:val="Heading1"/>
        <w:jc w:val="center"/>
      </w:pPr>
      <w:r>
        <w:t>Source Code</w:t>
      </w:r>
    </w:p>
    <w:p w:rsidR="00570A1A" w:rsidRDefault="00570A1A" w:rsidP="00570A1A"/>
    <w:p w:rsidR="00570A1A" w:rsidRDefault="008D5418" w:rsidP="00570A1A">
      <w:r>
        <w:t xml:space="preserve">I am using </w:t>
      </w:r>
      <w:proofErr w:type="gramStart"/>
      <w:r>
        <w:t>the add</w:t>
      </w:r>
      <w:proofErr w:type="gramEnd"/>
      <w:r>
        <w:t xml:space="preserve"> on </w:t>
      </w:r>
      <w:proofErr w:type="spellStart"/>
      <w:r>
        <w:t>Checkstyle</w:t>
      </w:r>
      <w:proofErr w:type="spellEnd"/>
      <w:r>
        <w:t xml:space="preserve"> to identify any security issues.</w:t>
      </w:r>
      <w:r w:rsidR="00132AE1">
        <w:t xml:space="preserve"> I have in integrated it into Eclipse. </w:t>
      </w:r>
    </w:p>
    <w:p w:rsidR="008D5418" w:rsidRDefault="008D5418" w:rsidP="00570A1A"/>
    <w:p w:rsidR="008D5418" w:rsidRDefault="00DC2E91" w:rsidP="00570A1A">
      <w:pPr>
        <w:rPr>
          <w:b/>
        </w:rPr>
      </w:pPr>
      <w:r>
        <w:rPr>
          <w:b/>
        </w:rPr>
        <w:t>SAMPLE CODE ERRORS</w:t>
      </w:r>
    </w:p>
    <w:p w:rsidR="00D95780" w:rsidRDefault="00D95780" w:rsidP="00570A1A">
      <w:pPr>
        <w:rPr>
          <w:b/>
        </w:rPr>
      </w:pPr>
    </w:p>
    <w:p w:rsidR="00A2402C" w:rsidRDefault="00740A24" w:rsidP="00570A1A">
      <w:r>
        <w:t>The imports have the errors -</w:t>
      </w:r>
    </w:p>
    <w:p w:rsidR="00A2402C" w:rsidRPr="00A2402C" w:rsidRDefault="00A2402C" w:rsidP="00570A1A"/>
    <w:p w:rsidR="00D95780" w:rsidRDefault="00D95780" w:rsidP="00A2402C">
      <w:pPr>
        <w:rPr>
          <w:b/>
        </w:rPr>
      </w:pPr>
      <w:r>
        <w:rPr>
          <w:lang w:eastAsia="en-US"/>
        </w:rPr>
        <w:t xml:space="preserve">Using the '.*' form of import should be avoided - </w:t>
      </w:r>
      <w:proofErr w:type="spellStart"/>
      <w:r>
        <w:rPr>
          <w:lang w:eastAsia="en-US"/>
        </w:rPr>
        <w:t>javax.crypto</w:t>
      </w:r>
      <w:proofErr w:type="spellEnd"/>
      <w:r>
        <w:rPr>
          <w:lang w:eastAsia="en-US"/>
        </w:rPr>
        <w:t>.*.</w:t>
      </w:r>
    </w:p>
    <w:p w:rsidR="00D95780" w:rsidRDefault="00D95780" w:rsidP="00570A1A">
      <w:pPr>
        <w:rPr>
          <w:b/>
        </w:rPr>
      </w:pPr>
    </w:p>
    <w:p w:rsidR="008F7BE1" w:rsidRDefault="008F7BE1" w:rsidP="00570A1A">
      <w:r>
        <w:t xml:space="preserve">The class has the error – </w:t>
      </w:r>
    </w:p>
    <w:p w:rsidR="008F7BE1" w:rsidRPr="008F7BE1" w:rsidRDefault="008F7BE1" w:rsidP="00570A1A"/>
    <w:p w:rsidR="00D95780" w:rsidRDefault="008F7BE1" w:rsidP="00570A1A">
      <w:r>
        <w:t>“</w:t>
      </w:r>
      <w:r w:rsidRPr="008F7BE1">
        <w:t>Abbreviation in name 'AES' must contain no more than '2' consecutive capital letters.</w:t>
      </w:r>
      <w:r>
        <w:t>”</w:t>
      </w:r>
    </w:p>
    <w:p w:rsidR="008F7BE1" w:rsidRDefault="008F7BE1" w:rsidP="00570A1A"/>
    <w:p w:rsidR="008F7BE1" w:rsidRPr="00DC2E91" w:rsidRDefault="00DC2E91" w:rsidP="008F7BE1">
      <w:r>
        <w:t xml:space="preserve">1. </w:t>
      </w:r>
      <w:r w:rsidR="008F7BE1">
        <w:t>“</w:t>
      </w:r>
      <w:r w:rsidR="008F7BE1" w:rsidRPr="008F7BE1">
        <w:rPr>
          <w:i/>
        </w:rPr>
        <w:t>Multiple markers at this line</w:t>
      </w:r>
    </w:p>
    <w:p w:rsidR="008F7BE1" w:rsidRPr="008F7BE1" w:rsidRDefault="008F7BE1" w:rsidP="008F7BE1">
      <w:pPr>
        <w:rPr>
          <w:i/>
        </w:rPr>
      </w:pPr>
      <w:r w:rsidRPr="008F7BE1">
        <w:rPr>
          <w:i/>
        </w:rPr>
        <w:tab/>
        <w:t>- Line contains a tab character.</w:t>
      </w:r>
    </w:p>
    <w:p w:rsidR="008F7BE1" w:rsidRPr="008F7BE1" w:rsidRDefault="008F7BE1" w:rsidP="008F7BE1">
      <w:pPr>
        <w:rPr>
          <w:i/>
        </w:rPr>
      </w:pPr>
      <w:r w:rsidRPr="008F7BE1">
        <w:rPr>
          <w:i/>
        </w:rPr>
        <w:tab/>
        <w:t xml:space="preserve">- 'while </w:t>
      </w:r>
      <w:proofErr w:type="spellStart"/>
      <w:r w:rsidRPr="008F7BE1">
        <w:rPr>
          <w:i/>
        </w:rPr>
        <w:t>lcurly</w:t>
      </w:r>
      <w:proofErr w:type="spellEnd"/>
      <w:r w:rsidRPr="008F7BE1">
        <w:rPr>
          <w:i/>
        </w:rPr>
        <w:t xml:space="preserve">' has incorrect indentation level 16, expected level </w:t>
      </w:r>
    </w:p>
    <w:p w:rsidR="008F7BE1" w:rsidRDefault="008F7BE1" w:rsidP="008F7BE1">
      <w:pPr>
        <w:rPr>
          <w:i/>
        </w:rPr>
      </w:pPr>
      <w:r w:rsidRPr="008F7BE1">
        <w:rPr>
          <w:i/>
        </w:rPr>
        <w:tab/>
        <w:t xml:space="preserve"> </w:t>
      </w:r>
      <w:proofErr w:type="gramStart"/>
      <w:r w:rsidRPr="008F7BE1">
        <w:rPr>
          <w:i/>
        </w:rPr>
        <w:t>should</w:t>
      </w:r>
      <w:proofErr w:type="gramEnd"/>
      <w:r w:rsidRPr="008F7BE1">
        <w:rPr>
          <w:i/>
        </w:rPr>
        <w:t xml:space="preserve"> be 4.</w:t>
      </w:r>
      <w:r w:rsidRPr="008F7BE1">
        <w:rPr>
          <w:i/>
        </w:rPr>
        <w:t>”</w:t>
      </w:r>
    </w:p>
    <w:p w:rsidR="00DC2E91" w:rsidRDefault="00DC2E91" w:rsidP="008F7BE1">
      <w:pPr>
        <w:rPr>
          <w:i/>
        </w:rPr>
      </w:pPr>
    </w:p>
    <w:p w:rsidR="00DC2E91" w:rsidRDefault="00DC2E91" w:rsidP="00DC2E91"/>
    <w:p w:rsidR="00DC2E91" w:rsidRPr="00DC2E91" w:rsidRDefault="00DC2E91" w:rsidP="00DC2E91">
      <w:pPr>
        <w:rPr>
          <w:i/>
          <w:lang w:eastAsia="en-US"/>
        </w:rPr>
      </w:pPr>
      <w:r>
        <w:rPr>
          <w:i/>
          <w:lang w:eastAsia="en-US"/>
        </w:rPr>
        <w:t xml:space="preserve">2. </w:t>
      </w:r>
      <w:r w:rsidRPr="00DC2E91">
        <w:rPr>
          <w:i/>
          <w:lang w:eastAsia="en-US"/>
        </w:rPr>
        <w:t>Multiple markers at this line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 xml:space="preserve">- 'try' child has incorrect indentation level 24, expected level 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 xml:space="preserve"> </w:t>
      </w:r>
      <w:proofErr w:type="gramStart"/>
      <w:r w:rsidRPr="00DC2E91">
        <w:rPr>
          <w:i/>
          <w:lang w:eastAsia="en-US"/>
        </w:rPr>
        <w:t>should</w:t>
      </w:r>
      <w:proofErr w:type="gramEnd"/>
      <w:r w:rsidRPr="00DC2E91">
        <w:rPr>
          <w:i/>
          <w:lang w:eastAsia="en-US"/>
        </w:rPr>
        <w:t xml:space="preserve"> be 6.</w:t>
      </w:r>
    </w:p>
    <w:p w:rsidR="00DC2E91" w:rsidRPr="00DC2E91" w:rsidRDefault="00DC2E91" w:rsidP="00DC2E91">
      <w:pPr>
        <w:rPr>
          <w:i/>
          <w:lang w:eastAsia="en-US"/>
        </w:rPr>
      </w:pPr>
    </w:p>
    <w:p w:rsidR="00DC2E91" w:rsidRPr="00DC2E91" w:rsidRDefault="00DC2E91" w:rsidP="00DC2E91">
      <w:pPr>
        <w:rPr>
          <w:i/>
          <w:lang w:eastAsia="en-US"/>
        </w:rPr>
      </w:pPr>
      <w:r>
        <w:rPr>
          <w:i/>
          <w:lang w:eastAsia="en-US"/>
        </w:rPr>
        <w:t xml:space="preserve">3. </w:t>
      </w:r>
      <w:r w:rsidRPr="00DC2E91">
        <w:rPr>
          <w:i/>
          <w:lang w:eastAsia="en-US"/>
        </w:rPr>
        <w:t>Multiple markers at this line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 xml:space="preserve">- 'if </w:t>
      </w:r>
      <w:proofErr w:type="spellStart"/>
      <w:r w:rsidRPr="00DC2E91">
        <w:rPr>
          <w:i/>
          <w:lang w:eastAsia="en-US"/>
        </w:rPr>
        <w:t>rcurly</w:t>
      </w:r>
      <w:proofErr w:type="spellEnd"/>
      <w:r w:rsidRPr="00DC2E91">
        <w:rPr>
          <w:i/>
          <w:lang w:eastAsia="en-US"/>
        </w:rPr>
        <w:t xml:space="preserve">' has incorrect indentation level 32, expected level should be </w:t>
      </w:r>
      <w:proofErr w:type="gramStart"/>
      <w:r w:rsidRPr="00DC2E91">
        <w:rPr>
          <w:i/>
          <w:lang w:eastAsia="en-US"/>
        </w:rPr>
        <w:t>8</w:t>
      </w:r>
      <w:proofErr w:type="gramEnd"/>
      <w:r w:rsidRPr="00DC2E91">
        <w:rPr>
          <w:i/>
          <w:lang w:eastAsia="en-US"/>
        </w:rPr>
        <w:t>.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 xml:space="preserve">- '}' at column 5 should be on the same line as the next part of a multi-block statement (one that directly 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 xml:space="preserve"> </w:t>
      </w:r>
      <w:proofErr w:type="gramStart"/>
      <w:r w:rsidRPr="00DC2E91">
        <w:rPr>
          <w:i/>
          <w:lang w:eastAsia="en-US"/>
        </w:rPr>
        <w:t>contains</w:t>
      </w:r>
      <w:proofErr w:type="gramEnd"/>
      <w:r w:rsidRPr="00DC2E91">
        <w:rPr>
          <w:i/>
          <w:lang w:eastAsia="en-US"/>
        </w:rPr>
        <w:t xml:space="preserve"> multiple blocks: if/else-if/else, do/while or try/catch/finally).</w:t>
      </w:r>
    </w:p>
    <w:p w:rsidR="00DC2E91" w:rsidRPr="00DC2E91" w:rsidRDefault="00DC2E91" w:rsidP="00DC2E91">
      <w:pPr>
        <w:rPr>
          <w:i/>
          <w:lang w:eastAsia="en-US"/>
        </w:rPr>
      </w:pPr>
      <w:r w:rsidRPr="00DC2E91">
        <w:rPr>
          <w:i/>
          <w:lang w:eastAsia="en-US"/>
        </w:rPr>
        <w:tab/>
        <w:t>- Line contains a tab character.</w:t>
      </w:r>
    </w:p>
    <w:p w:rsidR="00DC2E91" w:rsidRPr="00DC2E91" w:rsidRDefault="00DC2E91" w:rsidP="00DC2E91">
      <w:pPr>
        <w:rPr>
          <w:rFonts w:ascii="Segoe UI" w:eastAsiaTheme="minorHAnsi" w:hAnsi="Segoe UI" w:cs="Segoe UI"/>
          <w:i/>
          <w:sz w:val="18"/>
          <w:szCs w:val="18"/>
          <w:lang w:eastAsia="en-US"/>
        </w:rPr>
      </w:pPr>
    </w:p>
    <w:p w:rsidR="00DC2E91" w:rsidRPr="00DC2E91" w:rsidRDefault="00DC2E91" w:rsidP="00DC2E91">
      <w:pPr>
        <w:rPr>
          <w:i/>
        </w:rPr>
      </w:pPr>
      <w:r>
        <w:rPr>
          <w:i/>
        </w:rPr>
        <w:t xml:space="preserve">5. </w:t>
      </w:r>
      <w:r w:rsidRPr="00DC2E91">
        <w:rPr>
          <w:i/>
        </w:rPr>
        <w:t>Multiple markers at this line</w:t>
      </w:r>
    </w:p>
    <w:p w:rsidR="00DC2E91" w:rsidRPr="00DC2E91" w:rsidRDefault="00DC2E91" w:rsidP="00DC2E91">
      <w:pPr>
        <w:rPr>
          <w:i/>
        </w:rPr>
      </w:pPr>
      <w:r w:rsidRPr="00DC2E91">
        <w:rPr>
          <w:i/>
        </w:rPr>
        <w:tab/>
        <w:t>- '</w:t>
      </w:r>
      <w:proofErr w:type="spellStart"/>
      <w:r w:rsidRPr="00DC2E91">
        <w:rPr>
          <w:i/>
        </w:rPr>
        <w:t>ctor</w:t>
      </w:r>
      <w:proofErr w:type="spellEnd"/>
      <w:r w:rsidRPr="00DC2E91">
        <w:rPr>
          <w:i/>
        </w:rPr>
        <w:t xml:space="preserve"> </w:t>
      </w:r>
      <w:proofErr w:type="spellStart"/>
      <w:r w:rsidRPr="00DC2E91">
        <w:rPr>
          <w:i/>
        </w:rPr>
        <w:t>def</w:t>
      </w:r>
      <w:proofErr w:type="spellEnd"/>
      <w:r w:rsidRPr="00DC2E91">
        <w:rPr>
          <w:i/>
        </w:rPr>
        <w:t xml:space="preserve">' child has incorrect indentation level 16, expected level </w:t>
      </w:r>
    </w:p>
    <w:p w:rsidR="00DC2E91" w:rsidRPr="00DC2E91" w:rsidRDefault="00DC2E91" w:rsidP="00DC2E91">
      <w:pPr>
        <w:rPr>
          <w:i/>
        </w:rPr>
      </w:pPr>
      <w:r w:rsidRPr="00DC2E91">
        <w:rPr>
          <w:i/>
        </w:rPr>
        <w:tab/>
        <w:t xml:space="preserve"> </w:t>
      </w:r>
      <w:proofErr w:type="gramStart"/>
      <w:r w:rsidRPr="00DC2E91">
        <w:rPr>
          <w:i/>
        </w:rPr>
        <w:t>should</w:t>
      </w:r>
      <w:proofErr w:type="gramEnd"/>
      <w:r w:rsidRPr="00DC2E91">
        <w:rPr>
          <w:i/>
        </w:rPr>
        <w:t xml:space="preserve"> be 4.</w:t>
      </w:r>
    </w:p>
    <w:p w:rsidR="00DC2E91" w:rsidRPr="00DC2E91" w:rsidRDefault="00DC2E91" w:rsidP="00DC2E91">
      <w:pPr>
        <w:rPr>
          <w:i/>
        </w:rPr>
      </w:pPr>
    </w:p>
    <w:p w:rsidR="00DC2E91" w:rsidRPr="00DC2E91" w:rsidRDefault="00DC2E91" w:rsidP="00DC2E91">
      <w:pPr>
        <w:rPr>
          <w:i/>
        </w:rPr>
      </w:pPr>
      <w:r>
        <w:rPr>
          <w:i/>
        </w:rPr>
        <w:t xml:space="preserve">6. </w:t>
      </w:r>
      <w:r w:rsidRPr="00DC2E91">
        <w:rPr>
          <w:i/>
        </w:rPr>
        <w:t>Multiple markers at this line</w:t>
      </w:r>
    </w:p>
    <w:p w:rsidR="00DC2E91" w:rsidRPr="00DC2E91" w:rsidRDefault="00DC2E91" w:rsidP="00DC2E91">
      <w:pPr>
        <w:rPr>
          <w:i/>
        </w:rPr>
      </w:pPr>
      <w:r w:rsidRPr="00DC2E91">
        <w:rPr>
          <w:i/>
        </w:rPr>
        <w:tab/>
        <w:t xml:space="preserve">- </w:t>
      </w:r>
      <w:proofErr w:type="spellStart"/>
      <w:r w:rsidRPr="00DC2E91">
        <w:rPr>
          <w:i/>
        </w:rPr>
        <w:t>BlumBlum</w:t>
      </w:r>
      <w:proofErr w:type="spellEnd"/>
      <w:r w:rsidRPr="00DC2E91">
        <w:rPr>
          <w:i/>
        </w:rPr>
        <w:t xml:space="preserve"> cannot be resolved to a type</w:t>
      </w:r>
    </w:p>
    <w:p w:rsidR="00DC2E91" w:rsidRPr="00DC2E91" w:rsidRDefault="00DC2E91" w:rsidP="00DC2E91">
      <w:pPr>
        <w:rPr>
          <w:i/>
        </w:rPr>
      </w:pPr>
      <w:r w:rsidRPr="00DC2E91">
        <w:rPr>
          <w:i/>
        </w:rPr>
        <w:tab/>
        <w:t>- Line contains a tab character.</w:t>
      </w:r>
    </w:p>
    <w:p w:rsidR="00DC2E91" w:rsidRPr="00DC2E91" w:rsidRDefault="00DC2E91" w:rsidP="00DC2E91">
      <w:pPr>
        <w:rPr>
          <w:i/>
        </w:rPr>
      </w:pPr>
      <w:r w:rsidRPr="00DC2E91">
        <w:rPr>
          <w:i/>
        </w:rPr>
        <w:tab/>
        <w:t xml:space="preserve">- 'if' child has incorrect indentation level 24, expected level </w:t>
      </w:r>
    </w:p>
    <w:p w:rsidR="00DC2E91" w:rsidRDefault="00DC2E91" w:rsidP="00DC2E91">
      <w:pPr>
        <w:rPr>
          <w:i/>
        </w:rPr>
      </w:pPr>
      <w:r w:rsidRPr="00DC2E91">
        <w:rPr>
          <w:i/>
        </w:rPr>
        <w:tab/>
        <w:t xml:space="preserve"> </w:t>
      </w:r>
      <w:proofErr w:type="gramStart"/>
      <w:r w:rsidRPr="00DC2E91">
        <w:rPr>
          <w:i/>
        </w:rPr>
        <w:t>should</w:t>
      </w:r>
      <w:proofErr w:type="gramEnd"/>
      <w:r w:rsidRPr="00DC2E91">
        <w:rPr>
          <w:i/>
        </w:rPr>
        <w:t xml:space="preserve"> be 6.</w:t>
      </w:r>
    </w:p>
    <w:p w:rsidR="00DC2E91" w:rsidRDefault="00DC2E91" w:rsidP="00DC2E91">
      <w:pPr>
        <w:rPr>
          <w:i/>
        </w:rPr>
      </w:pPr>
    </w:p>
    <w:p w:rsidR="00DC2E91" w:rsidRDefault="00DC2E91" w:rsidP="00DC2E91">
      <w:r w:rsidRPr="00132AE1">
        <w:t xml:space="preserve">These are six security </w:t>
      </w:r>
      <w:r w:rsidR="00132AE1" w:rsidRPr="00132AE1">
        <w:t>iss</w:t>
      </w:r>
      <w:r w:rsidR="00132AE1">
        <w:t xml:space="preserve">ues, which </w:t>
      </w:r>
      <w:proofErr w:type="gramStart"/>
      <w:r w:rsidR="00132AE1">
        <w:t>have been shown</w:t>
      </w:r>
      <w:proofErr w:type="gramEnd"/>
      <w:r w:rsidR="00132AE1">
        <w:t xml:space="preserve"> by </w:t>
      </w:r>
      <w:proofErr w:type="spellStart"/>
      <w:r w:rsidR="00132AE1">
        <w:t>Checkstyle</w:t>
      </w:r>
      <w:proofErr w:type="spellEnd"/>
      <w:r w:rsidR="00132AE1">
        <w:t xml:space="preserve"> </w:t>
      </w:r>
    </w:p>
    <w:p w:rsidR="00132AE1" w:rsidRDefault="00132AE1" w:rsidP="00DC2E91"/>
    <w:p w:rsidR="00132AE1" w:rsidRDefault="00132AE1" w:rsidP="00132AE1">
      <w:pPr>
        <w:keepNext/>
      </w:pPr>
      <w:r>
        <w:lastRenderedPageBreak/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.75pt;height:281.25pt">
            <v:imagedata r:id="rId8" o:title="Capture"/>
          </v:shape>
        </w:pict>
      </w:r>
    </w:p>
    <w:p w:rsidR="00132AE1" w:rsidRDefault="00132AE1" w:rsidP="00132AE1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0D0D9C">
        <w:rPr>
          <w:noProof/>
        </w:rPr>
        <w:t>1</w:t>
      </w:r>
      <w:r>
        <w:fldChar w:fldCharType="end"/>
      </w:r>
      <w:r>
        <w:t xml:space="preserve"> - Security Risks in sample code</w:t>
      </w:r>
    </w:p>
    <w:p w:rsidR="00132AE1" w:rsidRDefault="00132AE1" w:rsidP="00132AE1"/>
    <w:p w:rsidR="00132AE1" w:rsidRDefault="00132AE1" w:rsidP="00132AE1">
      <w:pPr>
        <w:pStyle w:val="Heading1"/>
        <w:jc w:val="center"/>
      </w:pPr>
      <w:r>
        <w:t xml:space="preserve">My Own </w:t>
      </w:r>
      <w:r w:rsidRPr="00132AE1">
        <w:rPr>
          <w:i/>
        </w:rPr>
        <w:t>Source</w:t>
      </w:r>
      <w:r>
        <w:t xml:space="preserve"> Code</w:t>
      </w:r>
    </w:p>
    <w:p w:rsidR="00132AE1" w:rsidRDefault="00132AE1" w:rsidP="00132AE1"/>
    <w:p w:rsidR="00132AE1" w:rsidRDefault="00132AE1" w:rsidP="00132AE1"/>
    <w:p w:rsidR="00132AE1" w:rsidRDefault="00132AE1" w:rsidP="00132AE1">
      <w:r>
        <w:t xml:space="preserve">For my own </w:t>
      </w:r>
      <w:proofErr w:type="gramStart"/>
      <w:r>
        <w:t>program</w:t>
      </w:r>
      <w:proofErr w:type="gramEnd"/>
      <w:r>
        <w:t xml:space="preserve"> I will be using four classes Control.java, Employee.java, HourlyEmployee.java and MillerRabin.java.</w:t>
      </w:r>
    </w:p>
    <w:p w:rsidR="006A22AE" w:rsidRDefault="006A22AE" w:rsidP="00132AE1"/>
    <w:p w:rsidR="006A22AE" w:rsidRDefault="006A22AE" w:rsidP="00132AE1">
      <w:r>
        <w:t>Errors include:</w:t>
      </w:r>
    </w:p>
    <w:p w:rsidR="006A22AE" w:rsidRDefault="006A22AE" w:rsidP="00132AE1"/>
    <w:p w:rsidR="006A22AE" w:rsidRPr="006A22AE" w:rsidRDefault="006A22AE" w:rsidP="006A22AE">
      <w:pPr>
        <w:rPr>
          <w:i/>
        </w:rPr>
      </w:pPr>
      <w:r>
        <w:rPr>
          <w:i/>
        </w:rPr>
        <w:t xml:space="preserve">1. </w:t>
      </w:r>
      <w:r w:rsidRPr="006A22AE">
        <w:rPr>
          <w:i/>
        </w:rPr>
        <w:t>Multiple markers at this line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Missing a Javadoc comment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contains a tab character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is longer than 100 characters (found 149)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'</w:t>
      </w:r>
      <w:proofErr w:type="spellStart"/>
      <w:r w:rsidRPr="006A22AE">
        <w:rPr>
          <w:i/>
        </w:rPr>
        <w:t>ctor</w:t>
      </w:r>
      <w:proofErr w:type="spellEnd"/>
      <w:r w:rsidRPr="006A22AE">
        <w:rPr>
          <w:i/>
        </w:rPr>
        <w:t xml:space="preserve"> </w:t>
      </w:r>
      <w:proofErr w:type="spellStart"/>
      <w:r w:rsidRPr="006A22AE">
        <w:rPr>
          <w:i/>
        </w:rPr>
        <w:t>def</w:t>
      </w:r>
      <w:proofErr w:type="spellEnd"/>
      <w:r w:rsidRPr="006A22AE">
        <w:rPr>
          <w:i/>
        </w:rPr>
        <w:t xml:space="preserve"> modifier' has incorrect indentation level 8, expected level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should</w:t>
      </w:r>
      <w:proofErr w:type="gramEnd"/>
      <w:r w:rsidRPr="006A22AE">
        <w:rPr>
          <w:i/>
        </w:rPr>
        <w:t xml:space="preserve"> be 2.</w:t>
      </w:r>
    </w:p>
    <w:p w:rsidR="00132AE1" w:rsidRDefault="00132AE1" w:rsidP="00132AE1"/>
    <w:p w:rsidR="006A22AE" w:rsidRPr="006A22AE" w:rsidRDefault="006A22AE" w:rsidP="006A22AE">
      <w:pPr>
        <w:rPr>
          <w:i/>
        </w:rPr>
      </w:pPr>
      <w:r>
        <w:t xml:space="preserve">2. </w:t>
      </w:r>
      <w:r w:rsidRPr="006A22AE">
        <w:rPr>
          <w:i/>
        </w:rPr>
        <w:t>Multiple markers at this line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'method </w:t>
      </w:r>
      <w:proofErr w:type="spellStart"/>
      <w:r w:rsidRPr="006A22AE">
        <w:rPr>
          <w:i/>
        </w:rPr>
        <w:t>def</w:t>
      </w:r>
      <w:proofErr w:type="spellEnd"/>
      <w:r w:rsidRPr="006A22AE">
        <w:rPr>
          <w:i/>
        </w:rPr>
        <w:t xml:space="preserve"> modifier' has incorrect indentation level 8, expected level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should</w:t>
      </w:r>
      <w:proofErr w:type="gramEnd"/>
      <w:r w:rsidRPr="006A22AE">
        <w:rPr>
          <w:i/>
        </w:rPr>
        <w:t xml:space="preserve"> be 2.</w:t>
      </w:r>
    </w:p>
    <w:p w:rsidR="00132AE1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'METHOD_DEF' </w:t>
      </w:r>
      <w:proofErr w:type="gramStart"/>
      <w:r w:rsidRPr="006A22AE">
        <w:rPr>
          <w:i/>
        </w:rPr>
        <w:t>should be separated</w:t>
      </w:r>
      <w:proofErr w:type="gramEnd"/>
      <w:r w:rsidRPr="006A22AE">
        <w:rPr>
          <w:i/>
        </w:rPr>
        <w:t xml:space="preserve"> from previous statement.</w:t>
      </w:r>
    </w:p>
    <w:p w:rsidR="006A22AE" w:rsidRDefault="006A22AE" w:rsidP="006A22AE"/>
    <w:p w:rsidR="006A22AE" w:rsidRPr="006A22AE" w:rsidRDefault="006A22AE" w:rsidP="006A22AE">
      <w:pPr>
        <w:rPr>
          <w:i/>
        </w:rPr>
      </w:pPr>
      <w:r>
        <w:t xml:space="preserve">3 </w:t>
      </w:r>
      <w:r w:rsidRPr="006A22AE">
        <w:rPr>
          <w:i/>
        </w:rPr>
        <w:t>Multiple markers at this line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contains a tab character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'method </w:t>
      </w:r>
      <w:proofErr w:type="spellStart"/>
      <w:r w:rsidRPr="006A22AE">
        <w:rPr>
          <w:i/>
        </w:rPr>
        <w:t>def</w:t>
      </w:r>
      <w:proofErr w:type="spellEnd"/>
      <w:r w:rsidRPr="006A22AE">
        <w:rPr>
          <w:i/>
        </w:rPr>
        <w:t xml:space="preserve"> </w:t>
      </w:r>
      <w:proofErr w:type="spellStart"/>
      <w:r w:rsidRPr="006A22AE">
        <w:rPr>
          <w:i/>
        </w:rPr>
        <w:t>rcurly</w:t>
      </w:r>
      <w:proofErr w:type="spellEnd"/>
      <w:r w:rsidRPr="006A22AE">
        <w:rPr>
          <w:i/>
        </w:rPr>
        <w:t>' has incorrect indentation level 8, expected level</w:t>
      </w:r>
    </w:p>
    <w:p w:rsidR="006A22AE" w:rsidRDefault="006A22AE" w:rsidP="006A22AE"/>
    <w:p w:rsidR="006A22AE" w:rsidRPr="006A22AE" w:rsidRDefault="006A22AE" w:rsidP="006A22AE">
      <w:pPr>
        <w:rPr>
          <w:i/>
        </w:rPr>
      </w:pPr>
      <w:r>
        <w:lastRenderedPageBreak/>
        <w:t>4.</w:t>
      </w:r>
      <w:r w:rsidRPr="006A22AE">
        <w:t xml:space="preserve"> </w:t>
      </w:r>
      <w:r w:rsidRPr="006A22AE">
        <w:rPr>
          <w:i/>
        </w:rPr>
        <w:t>Multiple markers at this line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&lt;' </w:t>
      </w:r>
      <w:proofErr w:type="gramStart"/>
      <w:r w:rsidRPr="006A22AE">
        <w:rPr>
          <w:i/>
        </w:rPr>
        <w:t>is not preceded</w:t>
      </w:r>
      <w:proofErr w:type="gramEnd"/>
      <w:r w:rsidRPr="006A22AE">
        <w:rPr>
          <w:i/>
        </w:rPr>
        <w:t xml:space="preserve">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&lt;' </w:t>
      </w:r>
      <w:proofErr w:type="gramStart"/>
      <w:r w:rsidRPr="006A22AE">
        <w:rPr>
          <w:i/>
        </w:rPr>
        <w:t>is not followed</w:t>
      </w:r>
      <w:proofErr w:type="gramEnd"/>
      <w:r w:rsidRPr="006A22AE">
        <w:rPr>
          <w:i/>
        </w:rPr>
        <w:t xml:space="preserve">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'for' has incorrect indentation level 16, expected level should be </w:t>
      </w:r>
      <w:proofErr w:type="gramStart"/>
      <w:r w:rsidRPr="006A22AE">
        <w:rPr>
          <w:i/>
        </w:rPr>
        <w:t>4</w:t>
      </w:r>
      <w:proofErr w:type="gramEnd"/>
      <w:r w:rsidRPr="006A22AE">
        <w:rPr>
          <w:i/>
        </w:rPr>
        <w:t>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contains a tab character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for' </w:t>
      </w:r>
      <w:proofErr w:type="gramStart"/>
      <w:r w:rsidRPr="006A22AE">
        <w:rPr>
          <w:i/>
        </w:rPr>
        <w:t>is not followed</w:t>
      </w:r>
      <w:proofErr w:type="gramEnd"/>
      <w:r w:rsidRPr="006A22AE">
        <w:rPr>
          <w:i/>
        </w:rPr>
        <w:t xml:space="preserve"> by whitespace. Empty blocks may only be represented as {} when not </w:t>
      </w:r>
    </w:p>
    <w:p w:rsid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Default="006A22AE" w:rsidP="006A22AE">
      <w:pPr>
        <w:rPr>
          <w:i/>
        </w:rPr>
      </w:pPr>
    </w:p>
    <w:p w:rsidR="006A22AE" w:rsidRDefault="006A22AE" w:rsidP="006A22AE">
      <w:pPr>
        <w:rPr>
          <w:i/>
        </w:rPr>
      </w:pPr>
    </w:p>
    <w:p w:rsidR="006A22AE" w:rsidRPr="006A22AE" w:rsidRDefault="006A22AE" w:rsidP="006A22AE">
      <w:pPr>
        <w:rPr>
          <w:i/>
        </w:rPr>
      </w:pPr>
      <w:r>
        <w:rPr>
          <w:i/>
        </w:rPr>
        <w:t xml:space="preserve">5. </w:t>
      </w:r>
      <w:r w:rsidRPr="006A22AE">
        <w:rPr>
          <w:i/>
        </w:rPr>
        <w:t>Multiple markers at this line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contains a tab character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>- Line is longer than 100 characters (found 136)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'method </w:t>
      </w:r>
      <w:proofErr w:type="spellStart"/>
      <w:r w:rsidRPr="006A22AE">
        <w:rPr>
          <w:i/>
        </w:rPr>
        <w:t>def</w:t>
      </w:r>
      <w:proofErr w:type="spellEnd"/>
      <w:r w:rsidRPr="006A22AE">
        <w:rPr>
          <w:i/>
        </w:rPr>
        <w:t xml:space="preserve">' child has incorrect indentation level 16, expected level should be </w:t>
      </w:r>
      <w:proofErr w:type="gramStart"/>
      <w:r w:rsidRPr="006A22AE">
        <w:rPr>
          <w:i/>
        </w:rPr>
        <w:t>4</w:t>
      </w:r>
      <w:proofErr w:type="gramEnd"/>
      <w:r w:rsidRPr="006A22AE">
        <w:rPr>
          <w:i/>
        </w:rPr>
        <w:t>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>: '+' is not preceded with whitespace.</w:t>
      </w:r>
    </w:p>
    <w:p w:rsidR="006A22AE" w:rsidRPr="006A22AE" w:rsidRDefault="006A22AE" w:rsidP="006A22AE">
      <w:pPr>
        <w:rPr>
          <w:i/>
        </w:rPr>
      </w:pPr>
      <w:r w:rsidRPr="006A22AE">
        <w:rPr>
          <w:i/>
        </w:rPr>
        <w:tab/>
        <w:t xml:space="preserve">- </w:t>
      </w:r>
      <w:proofErr w:type="spellStart"/>
      <w:r w:rsidRPr="006A22AE">
        <w:rPr>
          <w:i/>
        </w:rPr>
        <w:t>WhitespaceAround</w:t>
      </w:r>
      <w:proofErr w:type="spellEnd"/>
      <w:r w:rsidRPr="006A22AE">
        <w:rPr>
          <w:i/>
        </w:rPr>
        <w:t xml:space="preserve">: '+' is not followed by whitespace. Empty blocks may only be represented as {} when not </w:t>
      </w:r>
    </w:p>
    <w:p w:rsidR="006A22AE" w:rsidRDefault="006A22AE" w:rsidP="006A22AE">
      <w:pPr>
        <w:rPr>
          <w:i/>
        </w:rPr>
      </w:pPr>
      <w:r w:rsidRPr="006A22AE">
        <w:rPr>
          <w:i/>
        </w:rPr>
        <w:tab/>
        <w:t xml:space="preserve"> </w:t>
      </w:r>
      <w:proofErr w:type="gramStart"/>
      <w:r w:rsidRPr="006A22AE">
        <w:rPr>
          <w:i/>
        </w:rPr>
        <w:t>part</w:t>
      </w:r>
      <w:proofErr w:type="gramEnd"/>
      <w:r w:rsidRPr="006A22AE">
        <w:rPr>
          <w:i/>
        </w:rPr>
        <w:t xml:space="preserve"> of a multi-block statement (4.1.3)</w:t>
      </w:r>
    </w:p>
    <w:p w:rsidR="006A22AE" w:rsidRDefault="006A22AE" w:rsidP="006A22AE">
      <w:pPr>
        <w:rPr>
          <w:i/>
        </w:rPr>
      </w:pPr>
    </w:p>
    <w:p w:rsidR="000D0D9C" w:rsidRDefault="006A22AE" w:rsidP="006A22AE">
      <w:r>
        <w:t>These</w:t>
      </w:r>
      <w:r w:rsidR="000D0D9C">
        <w:t xml:space="preserve"> five security errors occur in eclipse</w:t>
      </w:r>
    </w:p>
    <w:p w:rsidR="000D0D9C" w:rsidRDefault="000D0D9C" w:rsidP="006A22AE"/>
    <w:p w:rsidR="000D0D9C" w:rsidRDefault="000D0D9C" w:rsidP="000D0D9C">
      <w:pPr>
        <w:keepNext/>
      </w:pPr>
      <w:r>
        <w:lastRenderedPageBreak/>
        <w:pict>
          <v:shape id="_x0000_i1027" type="#_x0000_t75" style="width:450.75pt;height:315.75pt">
            <v:imagedata r:id="rId9" o:title="Capture2"/>
          </v:shape>
        </w:pict>
      </w:r>
    </w:p>
    <w:p w:rsidR="000D0D9C" w:rsidRDefault="000D0D9C" w:rsidP="000D0D9C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- Security errors in </w:t>
      </w:r>
      <w:proofErr w:type="spellStart"/>
      <w:r>
        <w:t>hourlyemployee</w:t>
      </w:r>
      <w:proofErr w:type="spellEnd"/>
      <w:r>
        <w:t xml:space="preserve"> class</w:t>
      </w:r>
      <w:bookmarkStart w:id="0" w:name="_GoBack"/>
      <w:bookmarkEnd w:id="0"/>
    </w:p>
    <w:p w:rsidR="000D0D9C" w:rsidRDefault="000D0D9C" w:rsidP="006A22AE"/>
    <w:p w:rsidR="006A22AE" w:rsidRDefault="000D0D9C" w:rsidP="006A22AE">
      <w:r>
        <w:t>.</w:t>
      </w:r>
    </w:p>
    <w:p w:rsidR="000D0D9C" w:rsidRDefault="000D0D9C" w:rsidP="006A22AE"/>
    <w:p w:rsidR="000D0D9C" w:rsidRDefault="000D0D9C" w:rsidP="006A22AE"/>
    <w:p w:rsidR="000D0D9C" w:rsidRPr="006A22AE" w:rsidRDefault="000D0D9C" w:rsidP="006A22AE"/>
    <w:sectPr w:rsidR="000D0D9C" w:rsidRPr="006A22A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B0DEB" w:rsidRDefault="004B0DEB" w:rsidP="00570A1A">
      <w:r>
        <w:separator/>
      </w:r>
    </w:p>
  </w:endnote>
  <w:endnote w:type="continuationSeparator" w:id="0">
    <w:p w:rsidR="004B0DEB" w:rsidRDefault="004B0DEB" w:rsidP="00570A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B0DEB" w:rsidRDefault="004B0DEB" w:rsidP="00570A1A">
      <w:r>
        <w:separator/>
      </w:r>
    </w:p>
  </w:footnote>
  <w:footnote w:type="continuationSeparator" w:id="0">
    <w:p w:rsidR="004B0DEB" w:rsidRDefault="004B0DEB" w:rsidP="00570A1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F67D4"/>
    <w:rsid w:val="000D0D9C"/>
    <w:rsid w:val="00132AE1"/>
    <w:rsid w:val="004B0DEB"/>
    <w:rsid w:val="00570A1A"/>
    <w:rsid w:val="006A22AE"/>
    <w:rsid w:val="00740A24"/>
    <w:rsid w:val="008D5418"/>
    <w:rsid w:val="008F7BE1"/>
    <w:rsid w:val="009F67D4"/>
    <w:rsid w:val="00A02AB4"/>
    <w:rsid w:val="00A2402C"/>
    <w:rsid w:val="00D95780"/>
    <w:rsid w:val="00DC2E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F99F15"/>
  <w15:chartTrackingRefBased/>
  <w15:docId w15:val="{C0B99202-8A4F-421D-8F1D-766FE6780A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F67D4"/>
    <w:pPr>
      <w:spacing w:after="0" w:line="240" w:lineRule="auto"/>
    </w:pPr>
    <w:rPr>
      <w:rFonts w:ascii="Calibri" w:eastAsia="Calibri" w:hAnsi="Calibri" w:cs="Arial"/>
      <w:sz w:val="24"/>
      <w:szCs w:val="20"/>
      <w:lang w:eastAsia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0A1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70A1A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70A1A"/>
    <w:rPr>
      <w:rFonts w:ascii="Calibri" w:eastAsia="Calibri" w:hAnsi="Calibri" w:cs="Arial"/>
      <w:sz w:val="24"/>
      <w:szCs w:val="20"/>
      <w:lang w:eastAsia="en-IE"/>
    </w:rPr>
  </w:style>
  <w:style w:type="paragraph" w:styleId="Footer">
    <w:name w:val="footer"/>
    <w:basedOn w:val="Normal"/>
    <w:link w:val="FooterChar"/>
    <w:uiPriority w:val="99"/>
    <w:unhideWhenUsed/>
    <w:rsid w:val="00570A1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70A1A"/>
    <w:rPr>
      <w:rFonts w:ascii="Calibri" w:eastAsia="Calibri" w:hAnsi="Calibri" w:cs="Arial"/>
      <w:sz w:val="24"/>
      <w:szCs w:val="20"/>
      <w:lang w:eastAsia="en-IE"/>
    </w:rPr>
  </w:style>
  <w:style w:type="character" w:customStyle="1" w:styleId="Heading1Char">
    <w:name w:val="Heading 1 Char"/>
    <w:basedOn w:val="DefaultParagraphFont"/>
    <w:link w:val="Heading1"/>
    <w:uiPriority w:val="9"/>
    <w:rsid w:val="00570A1A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IE"/>
    </w:rPr>
  </w:style>
  <w:style w:type="paragraph" w:styleId="NoSpacing">
    <w:name w:val="No Spacing"/>
    <w:uiPriority w:val="1"/>
    <w:qFormat/>
    <w:rsid w:val="00DC2E91"/>
    <w:pPr>
      <w:spacing w:after="0" w:line="240" w:lineRule="auto"/>
    </w:pPr>
    <w:rPr>
      <w:rFonts w:ascii="Calibri" w:eastAsia="Calibri" w:hAnsi="Calibri" w:cs="Arial"/>
      <w:sz w:val="24"/>
      <w:szCs w:val="20"/>
      <w:lang w:eastAsia="en-IE"/>
    </w:rPr>
  </w:style>
  <w:style w:type="paragraph" w:styleId="Caption">
    <w:name w:val="caption"/>
    <w:basedOn w:val="Normal"/>
    <w:next w:val="Normal"/>
    <w:uiPriority w:val="35"/>
    <w:unhideWhenUsed/>
    <w:qFormat/>
    <w:rsid w:val="00132AE1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5</Pages>
  <Words>766</Words>
  <Characters>436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2</cp:revision>
  <dcterms:created xsi:type="dcterms:W3CDTF">2018-03-12T21:04:00Z</dcterms:created>
  <dcterms:modified xsi:type="dcterms:W3CDTF">2018-03-13T01:22:00Z</dcterms:modified>
</cp:coreProperties>
</file>